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664FB341"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0CA0C8D"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CDDE93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7A9227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w:t>
      </w:r>
      <w:r w:rsidRPr="00086D70">
        <w:rPr>
          <w:rFonts w:ascii="Times New Roman" w:eastAsia="Times New Roman" w:hAnsi="Times New Roman" w:cs="Times New Roman"/>
          <w:sz w:val="24"/>
          <w:szCs w:val="24"/>
        </w:rPr>
        <w:lastRenderedPageBreak/>
        <w:t xml:space="preserve">lineage originates with a 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species tree used for reconciliation is ctenophore-first or sponge-first. Although it was </w:t>
      </w:r>
      <w:r w:rsidRPr="00086D70">
        <w:rPr>
          <w:rFonts w:ascii="Times New Roman" w:eastAsia="Times New Roman" w:hAnsi="Times New Roman" w:cs="Times New Roman"/>
          <w:sz w:val="24"/>
          <w:szCs w:val="24"/>
        </w:rPr>
        <w:lastRenderedPageBreak/>
        <w:t>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E" w14:textId="3D658022" w:rsidR="00D57823" w:rsidRPr="00086D70"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E5AA3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w:t>
      </w:r>
      <w:r w:rsidRPr="00086D70">
        <w:rPr>
          <w:rFonts w:ascii="Times New Roman" w:eastAsia="Times New Roman" w:hAnsi="Times New Roman" w:cs="Times New Roman"/>
          <w:sz w:val="24"/>
          <w:szCs w:val="24"/>
        </w:rPr>
        <w:lastRenderedPageBreak/>
        <w:t xml:space="preserve">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1088C80E"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to the fact that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6929D34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w:t>
      </w:r>
      <w:r w:rsidRPr="00086D70">
        <w:rPr>
          <w:rFonts w:ascii="Times New Roman" w:eastAsia="Times New Roman" w:hAnsi="Times New Roman" w:cs="Times New Roman"/>
          <w:sz w:val="24"/>
          <w:szCs w:val="24"/>
        </w:rPr>
        <w:lastRenderedPageBreak/>
        <w:t xml:space="preserve">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5A350F0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4unurlLd/TvQa3KnM","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From our phylogenetic analysis, w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w:t>
      </w:r>
      <w:r w:rsidRPr="00086D70">
        <w:rPr>
          <w:rFonts w:ascii="Times New Roman" w:eastAsia="Times New Roman" w:hAnsi="Times New Roman" w:cs="Times New Roman"/>
          <w:sz w:val="24"/>
          <w:szCs w:val="24"/>
        </w:rPr>
        <w:lastRenderedPageBreak/>
        <w:t xml:space="preserve">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w:t>
      </w:r>
      <w:r w:rsidR="004A0DD5">
        <w:rPr>
          <w:rFonts w:ascii="Times New Roman" w:eastAsia="Times New Roman" w:hAnsi="Times New Roman" w:cs="Times New Roman"/>
          <w:sz w:val="24"/>
          <w:szCs w:val="24"/>
        </w:rPr>
        <w:lastRenderedPageBreak/>
        <w:t>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lastRenderedPageBreak/>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4"/>
      <w:r w:rsidR="00F85635">
        <w:rPr>
          <w:rStyle w:val="CommentReference"/>
        </w:rPr>
        <w:commentReference w:id="24"/>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6542295"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311AB">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DD2C68">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F75F00">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6F214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4unurlLd/TvQa3KnM","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5B6602A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w:t>
      </w:r>
      <w:r w:rsidRPr="00086D70">
        <w:rPr>
          <w:rFonts w:ascii="Times New Roman" w:eastAsia="Times New Roman" w:hAnsi="Times New Roman" w:cs="Times New Roman"/>
          <w:sz w:val="24"/>
          <w:szCs w:val="24"/>
        </w:rPr>
        <w:lastRenderedPageBreak/>
        <w:t xml:space="preserve">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genes</w:t>
      </w:r>
    </w:p>
    <w:p w14:paraId="3504D8EA" w14:textId="33F82F8A"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B013ABC"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6F2148">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6654AB56"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3C982997"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7F617EF" w14:textId="77777777" w:rsidR="00EF450B" w:rsidRDefault="004B01C8" w:rsidP="00EF450B">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EF450B">
        <w:t xml:space="preserve">Altimimi HF, Schnetkamp PPM. 2007. Na+/Ca2+-K+ Exchangers (NCKX):Functional Properties and Physiological Roles. </w:t>
      </w:r>
      <w:r w:rsidR="00EF450B">
        <w:rPr>
          <w:i/>
          <w:iCs/>
        </w:rPr>
        <w:t>Channels</w:t>
      </w:r>
      <w:r w:rsidR="00EF450B">
        <w:t xml:space="preserve"> 1:62–69.</w:t>
      </w:r>
    </w:p>
    <w:p w14:paraId="0700EE97" w14:textId="77777777" w:rsidR="00EF450B" w:rsidRDefault="00EF450B" w:rsidP="00EF450B">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49CDC443" w14:textId="77777777" w:rsidR="00EF450B" w:rsidRDefault="00EF450B" w:rsidP="00EF450B">
      <w:pPr>
        <w:pStyle w:val="Bibliography"/>
      </w:pPr>
      <w:r>
        <w:t xml:space="preserve">Arendt D. 2003. Evolution of eyes and photoreceptor cell types. </w:t>
      </w:r>
      <w:r>
        <w:rPr>
          <w:i/>
          <w:iCs/>
        </w:rPr>
        <w:t>Int. J. Dev. Biol.</w:t>
      </w:r>
      <w:r>
        <w:t xml:space="preserve"> 47:563–571.</w:t>
      </w:r>
    </w:p>
    <w:p w14:paraId="75EF1B06" w14:textId="77777777" w:rsidR="00EF450B" w:rsidRDefault="00EF450B" w:rsidP="00EF450B">
      <w:pPr>
        <w:pStyle w:val="Bibliography"/>
      </w:pPr>
      <w:r>
        <w:t xml:space="preserve">Arendt D. 2008. The evolution of cell types in animals: emerging principles from molecular studies. </w:t>
      </w:r>
      <w:r>
        <w:rPr>
          <w:i/>
          <w:iCs/>
        </w:rPr>
        <w:t>Nat. Rev. Genet.</w:t>
      </w:r>
      <w:r>
        <w:t xml:space="preserve"> 9:868–882.</w:t>
      </w:r>
    </w:p>
    <w:p w14:paraId="70ECA977" w14:textId="77777777" w:rsidR="00EF450B" w:rsidRDefault="00EF450B" w:rsidP="00EF450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422E36D6" w14:textId="77777777" w:rsidR="00EF450B" w:rsidRDefault="00EF450B" w:rsidP="00EF450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01FA8C48" w14:textId="77777777" w:rsidR="00EF450B" w:rsidRDefault="00EF450B" w:rsidP="00EF450B">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3E46626" w14:textId="77777777" w:rsidR="00EF450B" w:rsidRDefault="00EF450B" w:rsidP="00EF450B">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6C2F77ED" w14:textId="77777777" w:rsidR="00EF450B" w:rsidRDefault="00EF450B" w:rsidP="00EF450B">
      <w:pPr>
        <w:pStyle w:val="Bibliography"/>
      </w:pPr>
      <w:r>
        <w:t xml:space="preserve">Camacho C, Coulouris G, Avagyan V, Ma N, Papadopoulos J, Bealer K, Madden TL. 2009. BLAST+: architecture and applications. </w:t>
      </w:r>
      <w:r>
        <w:rPr>
          <w:i/>
          <w:iCs/>
        </w:rPr>
        <w:t>BMC Bioinformatics</w:t>
      </w:r>
      <w:r>
        <w:t xml:space="preserve"> 10:421.</w:t>
      </w:r>
    </w:p>
    <w:p w14:paraId="7418B1CD" w14:textId="77777777" w:rsidR="00EF450B" w:rsidRDefault="00EF450B" w:rsidP="00EF450B">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7269F9FC" w14:textId="77777777" w:rsidR="00EF450B" w:rsidRDefault="00EF450B" w:rsidP="00EF450B">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66A823C4" w14:textId="77777777" w:rsidR="00EF450B" w:rsidRDefault="00EF450B" w:rsidP="00EF450B">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5B7113B5" w14:textId="77777777" w:rsidR="00EF450B" w:rsidRDefault="00EF450B" w:rsidP="00EF450B">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C0DEA1D" w14:textId="77777777" w:rsidR="00EF450B" w:rsidRDefault="00EF450B" w:rsidP="00EF450B">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CDB0877" w14:textId="77777777" w:rsidR="00EF450B" w:rsidRDefault="00EF450B" w:rsidP="00EF450B">
      <w:pPr>
        <w:pStyle w:val="Bibliography"/>
      </w:pPr>
      <w:r>
        <w:t xml:space="preserve">Eakin RM, Kuda A. 1970. Ultrastructure of sensory receptors in ascidian tadpoles. </w:t>
      </w:r>
      <w:r>
        <w:rPr>
          <w:i/>
          <w:iCs/>
        </w:rPr>
        <w:t>Z. Für Zellforsch. Mikrosk. Anat.</w:t>
      </w:r>
      <w:r>
        <w:t xml:space="preserve"> 112:287–312.</w:t>
      </w:r>
    </w:p>
    <w:p w14:paraId="59E0A455" w14:textId="77777777" w:rsidR="00EF450B" w:rsidRDefault="00EF450B" w:rsidP="00EF450B">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A0D2853" w14:textId="77777777" w:rsidR="00EF450B" w:rsidRDefault="00EF450B" w:rsidP="00EF450B">
      <w:pPr>
        <w:pStyle w:val="Bibliography"/>
      </w:pPr>
      <w:r w:rsidRPr="004225D9">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05D0AAA8" w14:textId="77777777" w:rsidR="00EF450B" w:rsidRDefault="00EF450B" w:rsidP="00EF450B">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312FB2D8" w14:textId="77777777" w:rsidR="00EF450B" w:rsidRDefault="00EF450B" w:rsidP="00EF450B">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DECCAB5" w14:textId="77777777" w:rsidR="00EF450B" w:rsidRDefault="00EF450B" w:rsidP="00EF450B">
      <w:pPr>
        <w:pStyle w:val="Bibliography"/>
      </w:pPr>
      <w:r>
        <w:t xml:space="preserve">Fu L, Niu B, Zhu Z, Wu S, Li W. 2012. CD-HIT: accelerated for clustering the next-generation sequencing data. </w:t>
      </w:r>
      <w:r>
        <w:rPr>
          <w:i/>
          <w:iCs/>
        </w:rPr>
        <w:t>Bioinformatics</w:t>
      </w:r>
      <w:r>
        <w:t xml:space="preserve"> 28:3150–3152.</w:t>
      </w:r>
    </w:p>
    <w:p w14:paraId="50294B1C" w14:textId="77777777" w:rsidR="00EF450B" w:rsidRDefault="00EF450B" w:rsidP="00EF450B">
      <w:pPr>
        <w:pStyle w:val="Bibliography"/>
      </w:pPr>
      <w:r>
        <w:t xml:space="preserve">Fu Y, Liao H-W, Do MTH, Yau K-W. 2005. Non-image-forming ocular photoreception in vertebrates. </w:t>
      </w:r>
      <w:r>
        <w:rPr>
          <w:i/>
          <w:iCs/>
        </w:rPr>
        <w:t>Curr. Opin. Neurobiol.</w:t>
      </w:r>
      <w:r>
        <w:t xml:space="preserve"> 15:415–422.</w:t>
      </w:r>
    </w:p>
    <w:p w14:paraId="5B334457" w14:textId="77777777" w:rsidR="00EF450B" w:rsidRDefault="00EF450B" w:rsidP="00EF450B">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58D1AF45" w14:textId="77777777" w:rsidR="00EF450B" w:rsidRDefault="00EF450B" w:rsidP="00EF450B">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7F3DD8F5" w14:textId="77777777" w:rsidR="00EF450B" w:rsidRDefault="00EF450B" w:rsidP="00EF450B">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02B9289E" w14:textId="77777777" w:rsidR="00EF450B" w:rsidRDefault="00EF450B" w:rsidP="00EF450B">
      <w:pPr>
        <w:pStyle w:val="Bibliography"/>
      </w:pPr>
      <w:r>
        <w:t xml:space="preserve">Hardie RC, Juusola M. 2015. Phototransduction in Drosophila. </w:t>
      </w:r>
      <w:r>
        <w:rPr>
          <w:i/>
          <w:iCs/>
        </w:rPr>
        <w:t>Curr. Opin. Neurobiol.</w:t>
      </w:r>
      <w:r>
        <w:t xml:space="preserve"> 34:37–45.</w:t>
      </w:r>
    </w:p>
    <w:p w14:paraId="1457E162" w14:textId="77777777" w:rsidR="00EF450B" w:rsidRDefault="00EF450B" w:rsidP="00EF450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A6E37FC" w14:textId="77777777" w:rsidR="00EF450B" w:rsidRDefault="00EF450B" w:rsidP="00EF450B">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41667EB0" w14:textId="77777777" w:rsidR="00EF450B" w:rsidRDefault="00EF450B" w:rsidP="00EF450B">
      <w:pPr>
        <w:pStyle w:val="Bibliography"/>
      </w:pPr>
      <w:r>
        <w:t xml:space="preserve">Hoang DT, Chernomor O, von Haeseler A, Minh BQ, Vinh LS. 2018. UFBoot2: Improving the Ultrafast Bootstrap Approximation. </w:t>
      </w:r>
      <w:r>
        <w:rPr>
          <w:i/>
          <w:iCs/>
        </w:rPr>
        <w:t>Mol. Biol. Evol.</w:t>
      </w:r>
      <w:r>
        <w:t xml:space="preserve"> 35:518–522.</w:t>
      </w:r>
    </w:p>
    <w:p w14:paraId="1416EC00" w14:textId="77777777" w:rsidR="00EF450B" w:rsidRDefault="00EF450B" w:rsidP="00EF450B">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4E68691B" w14:textId="77777777" w:rsidR="00EF450B" w:rsidRDefault="00EF450B" w:rsidP="00EF450B">
      <w:pPr>
        <w:pStyle w:val="Bibliography"/>
      </w:pPr>
      <w:r w:rsidRPr="004225D9">
        <w:rPr>
          <w:lang w:val="it-IT"/>
        </w:rPr>
        <w:t xml:space="preserve">Huerta-Cepas J, Serra F, Bork P. 2016. </w:t>
      </w:r>
      <w:r>
        <w:t xml:space="preserve">ETE 3: Reconstruction, Analysis, and Visualization of Phylogenomic Data. </w:t>
      </w:r>
      <w:r>
        <w:rPr>
          <w:i/>
          <w:iCs/>
        </w:rPr>
        <w:t>Mol. Biol. Evol.</w:t>
      </w:r>
      <w:r>
        <w:t xml:space="preserve"> 33:1635–1638.</w:t>
      </w:r>
    </w:p>
    <w:p w14:paraId="169517FD" w14:textId="77777777" w:rsidR="00EF450B" w:rsidRDefault="00EF450B" w:rsidP="00EF450B">
      <w:pPr>
        <w:pStyle w:val="Bibliography"/>
      </w:pPr>
      <w:r>
        <w:t xml:space="preserve">Jékely G, Paps J, Nielsen C. 2015. The phylogenetic position of ctenophores and the origin(s) of nervous systems. </w:t>
      </w:r>
      <w:r>
        <w:rPr>
          <w:i/>
          <w:iCs/>
        </w:rPr>
        <w:t>EvoDevo</w:t>
      </w:r>
      <w:r>
        <w:t xml:space="preserve"> 6:1.</w:t>
      </w:r>
    </w:p>
    <w:p w14:paraId="70C5FCF4" w14:textId="77777777" w:rsidR="00EF450B" w:rsidRDefault="00EF450B" w:rsidP="00EF450B">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768617BF" w14:textId="77777777" w:rsidR="00EF450B" w:rsidRDefault="00EF450B" w:rsidP="00EF450B">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149E503" w14:textId="77777777" w:rsidR="00EF450B" w:rsidRDefault="00EF450B" w:rsidP="00EF450B">
      <w:pPr>
        <w:pStyle w:val="Bibliography"/>
      </w:pPr>
      <w:r>
        <w:t xml:space="preserve">Kanehisa M. 2019. Toward understanding the origin and evolution of cellular organisms. </w:t>
      </w:r>
      <w:r>
        <w:rPr>
          <w:i/>
          <w:iCs/>
        </w:rPr>
        <w:t>Protein Sci.</w:t>
      </w:r>
      <w:r>
        <w:t xml:space="preserve"> 28:1947–1951.</w:t>
      </w:r>
    </w:p>
    <w:p w14:paraId="5AE369D9" w14:textId="77777777" w:rsidR="00EF450B" w:rsidRDefault="00EF450B" w:rsidP="00EF450B">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616087CA" w14:textId="77777777" w:rsidR="00EF450B" w:rsidRDefault="00EF450B" w:rsidP="00EF450B">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4F46480B" w14:textId="77777777" w:rsidR="00EF450B" w:rsidRDefault="00EF450B" w:rsidP="00EF450B">
      <w:pPr>
        <w:pStyle w:val="Bibliography"/>
      </w:pPr>
      <w:r>
        <w:t xml:space="preserve">Katoh K, Standley DM. 2013. MAFFT Multiple Sequence Alignment Software Version 7: Improvements in Performance and Usability. </w:t>
      </w:r>
      <w:r>
        <w:rPr>
          <w:i/>
          <w:iCs/>
        </w:rPr>
        <w:t>Mol. Biol. Evol.</w:t>
      </w:r>
      <w:r>
        <w:t xml:space="preserve"> 30:772–780.</w:t>
      </w:r>
    </w:p>
    <w:p w14:paraId="5646AAE8" w14:textId="77777777" w:rsidR="00EF450B" w:rsidRDefault="00EF450B" w:rsidP="00EF450B">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017691C" w14:textId="77777777" w:rsidR="00EF450B" w:rsidRDefault="00EF450B" w:rsidP="00EF450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4D28476A" w14:textId="77777777" w:rsidR="00EF450B" w:rsidRDefault="00EF450B" w:rsidP="00EF450B">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1D488B3F" w14:textId="77777777" w:rsidR="00EF450B" w:rsidRDefault="00EF450B" w:rsidP="00EF450B">
      <w:pPr>
        <w:pStyle w:val="Bibliography"/>
      </w:pPr>
      <w:r>
        <w:t>Kück P, Meusemann K. 2010. FASconCAT, Version 1.0, Zool. Forschungsmuseum A. Koenig, Germany, 2010.</w:t>
      </w:r>
    </w:p>
    <w:p w14:paraId="0312AC48" w14:textId="77777777" w:rsidR="00EF450B" w:rsidRDefault="00EF450B" w:rsidP="00EF450B">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7E680910" w14:textId="77777777" w:rsidR="00EF450B" w:rsidRDefault="00EF450B" w:rsidP="00EF450B">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7830B2E2" w14:textId="77777777" w:rsidR="00EF450B" w:rsidRDefault="00EF450B" w:rsidP="00EF450B">
      <w:pPr>
        <w:pStyle w:val="Bibliography"/>
      </w:pPr>
      <w:r>
        <w:t xml:space="preserve">Lamb TD. 2020. Evolution of the genes mediating phototransduction in rod and cone photoreceptors. </w:t>
      </w:r>
      <w:r>
        <w:rPr>
          <w:i/>
          <w:iCs/>
        </w:rPr>
        <w:t>Prog. Retin. Eye Res.</w:t>
      </w:r>
      <w:r>
        <w:t xml:space="preserve"> 76:100823.</w:t>
      </w:r>
    </w:p>
    <w:p w14:paraId="7F4B739F" w14:textId="77777777" w:rsidR="00EF450B" w:rsidRDefault="00EF450B" w:rsidP="00EF450B">
      <w:pPr>
        <w:pStyle w:val="Bibliography"/>
      </w:pPr>
      <w:r>
        <w:t xml:space="preserve">Lamb TD, Patel HR, Chuah A, Hunt DM. 2018. Evolution of the shut-off steps of vertebrate phototransduction. </w:t>
      </w:r>
      <w:r>
        <w:rPr>
          <w:i/>
          <w:iCs/>
        </w:rPr>
        <w:t>Open Biol.</w:t>
      </w:r>
      <w:r>
        <w:t xml:space="preserve"> 8:170232.</w:t>
      </w:r>
    </w:p>
    <w:p w14:paraId="0C9F8DC8" w14:textId="77777777" w:rsidR="00EF450B" w:rsidRDefault="00EF450B" w:rsidP="00EF450B">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600EDE3D" w14:textId="77777777" w:rsidR="00EF450B" w:rsidRDefault="00EF450B" w:rsidP="00EF450B">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3570A6EC" w14:textId="77777777" w:rsidR="00EF450B" w:rsidRDefault="00EF450B" w:rsidP="00EF450B">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3DC080A1" w14:textId="77777777" w:rsidR="00EF450B" w:rsidRDefault="00EF450B" w:rsidP="00EF450B">
      <w:pPr>
        <w:pStyle w:val="Bibliography"/>
      </w:pPr>
      <w:r w:rsidRPr="004225D9">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1D13729D" w14:textId="77777777" w:rsidR="00EF450B" w:rsidRDefault="00EF450B" w:rsidP="00EF450B">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0E20A783" w14:textId="77777777" w:rsidR="00EF450B" w:rsidRDefault="00EF450B" w:rsidP="00EF450B">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15C70217" w14:textId="77777777" w:rsidR="00EF450B" w:rsidRDefault="00EF450B" w:rsidP="00EF450B">
      <w:pPr>
        <w:pStyle w:val="Bibliography"/>
      </w:pPr>
      <w:r>
        <w:lastRenderedPageBreak/>
        <w:t xml:space="preserve">Maddison W, Maddison D. 2008. Mesquite: A modular system for evolutionary analysis. </w:t>
      </w:r>
      <w:r>
        <w:rPr>
          <w:i/>
          <w:iCs/>
        </w:rPr>
        <w:t>Evolution</w:t>
      </w:r>
      <w:r>
        <w:t xml:space="preserve"> 62:1103–1118.</w:t>
      </w:r>
    </w:p>
    <w:p w14:paraId="0EA7FA5C" w14:textId="77777777" w:rsidR="00EF450B" w:rsidRDefault="00EF450B" w:rsidP="00EF450B">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5D3C5245" w14:textId="77777777" w:rsidR="00EF450B" w:rsidRDefault="00EF450B" w:rsidP="00EF450B">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6E2CF968" w14:textId="77777777" w:rsidR="00EF450B" w:rsidRDefault="00EF450B" w:rsidP="00EF450B">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4E68EA8A" w14:textId="77777777" w:rsidR="00EF450B" w:rsidRDefault="00EF450B" w:rsidP="00EF450B">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29FA8F5E" w14:textId="77777777" w:rsidR="00EF450B" w:rsidRDefault="00EF450B" w:rsidP="00EF450B">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0C5ADDD2" w14:textId="77777777" w:rsidR="00EF450B" w:rsidRDefault="00EF450B" w:rsidP="00EF450B">
      <w:pPr>
        <w:pStyle w:val="Bibliography"/>
      </w:pPr>
      <w:r>
        <w:t xml:space="preserve">Mushegian A, Gurevich VV, Gurevich EV. 2012. The Origin and Evolution of G Protein-Coupled Receptor Kinases. </w:t>
      </w:r>
      <w:r>
        <w:rPr>
          <w:i/>
          <w:iCs/>
        </w:rPr>
        <w:t>PLOS ONE</w:t>
      </w:r>
      <w:r>
        <w:t xml:space="preserve"> 7:e33806.</w:t>
      </w:r>
    </w:p>
    <w:p w14:paraId="14FC7E82" w14:textId="77777777" w:rsidR="00EF450B" w:rsidRDefault="00EF450B" w:rsidP="00EF450B">
      <w:pPr>
        <w:pStyle w:val="Bibliography"/>
      </w:pPr>
      <w:r>
        <w:t xml:space="preserve">Nilsson D-E. 2009. The evolution of eyes and visually guided behaviour. </w:t>
      </w:r>
      <w:r>
        <w:rPr>
          <w:i/>
          <w:iCs/>
        </w:rPr>
        <w:t>Philos. Trans. R. Soc. B Biol. Sci.</w:t>
      </w:r>
      <w:r>
        <w:t xml:space="preserve"> 364:2833–2847.</w:t>
      </w:r>
    </w:p>
    <w:p w14:paraId="358E0410" w14:textId="77777777" w:rsidR="00EF450B" w:rsidRDefault="00EF450B" w:rsidP="00EF450B">
      <w:pPr>
        <w:pStyle w:val="Bibliography"/>
      </w:pPr>
      <w:r>
        <w:t xml:space="preserve">Nilsson D-E. 2013. Eye evolution and its functional basis. </w:t>
      </w:r>
      <w:r>
        <w:rPr>
          <w:i/>
          <w:iCs/>
        </w:rPr>
        <w:t>Vis. Neurosci.</w:t>
      </w:r>
      <w:r>
        <w:t xml:space="preserve"> 30:5–20.</w:t>
      </w:r>
    </w:p>
    <w:p w14:paraId="243EB48D" w14:textId="77777777" w:rsidR="00EF450B" w:rsidRDefault="00EF450B" w:rsidP="00EF450B">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14A15DCA" w14:textId="77777777" w:rsidR="00EF450B" w:rsidRDefault="00EF450B" w:rsidP="00EF450B">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0D97DCB0" w14:textId="77777777" w:rsidR="00EF450B" w:rsidRPr="004225D9" w:rsidRDefault="00EF450B" w:rsidP="00EF450B">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4225D9">
        <w:rPr>
          <w:i/>
          <w:iCs/>
          <w:lang w:val="it-IT"/>
        </w:rPr>
        <w:t>Nature</w:t>
      </w:r>
      <w:r w:rsidRPr="004225D9">
        <w:rPr>
          <w:lang w:val="it-IT"/>
        </w:rPr>
        <w:t xml:space="preserve"> 589:88–95.</w:t>
      </w:r>
    </w:p>
    <w:p w14:paraId="15F9F84C" w14:textId="77777777" w:rsidR="00EF450B" w:rsidRDefault="00EF450B" w:rsidP="00EF450B">
      <w:pPr>
        <w:pStyle w:val="Bibliography"/>
      </w:pPr>
      <w:r w:rsidRPr="004225D9">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31B74378" w14:textId="77777777" w:rsidR="00EF450B" w:rsidRDefault="00EF450B" w:rsidP="00EF450B">
      <w:pPr>
        <w:pStyle w:val="Bibliography"/>
      </w:pPr>
      <w:r>
        <w:t xml:space="preserve">Palczewski K, Kiser PD. 2020. Shedding new light on the generation of the visual chromophore. </w:t>
      </w:r>
      <w:r>
        <w:rPr>
          <w:i/>
          <w:iCs/>
        </w:rPr>
        <w:t>Proc. Natl. Acad. Sci. U. S. A.</w:t>
      </w:r>
      <w:r>
        <w:t xml:space="preserve"> 117:19629–19638.</w:t>
      </w:r>
    </w:p>
    <w:p w14:paraId="5EA40D7C" w14:textId="77777777" w:rsidR="00EF450B" w:rsidRDefault="00EF450B" w:rsidP="00EF450B">
      <w:pPr>
        <w:pStyle w:val="Bibliography"/>
      </w:pPr>
      <w:r>
        <w:t xml:space="preserve">Passamaneck YJ, Furchheim N, Hejnol A, Martindale MQ, Lüter C. 2011. Ciliary photoreceptors in the cerebral eyes of a protostome larva. </w:t>
      </w:r>
      <w:r>
        <w:rPr>
          <w:i/>
          <w:iCs/>
        </w:rPr>
        <w:t>EvoDevo</w:t>
      </w:r>
      <w:r>
        <w:t xml:space="preserve"> 2:6.</w:t>
      </w:r>
    </w:p>
    <w:p w14:paraId="56A64568" w14:textId="77777777" w:rsidR="00EF450B" w:rsidRDefault="00EF450B" w:rsidP="00EF450B">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43C18E2F" w14:textId="77777777" w:rsidR="00EF450B" w:rsidRDefault="00EF450B" w:rsidP="00EF450B">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73786E06" w14:textId="77777777" w:rsidR="00EF450B" w:rsidRDefault="00EF450B" w:rsidP="00EF450B">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6E21CAEC" w14:textId="77777777" w:rsidR="00EF450B" w:rsidRDefault="00EF450B" w:rsidP="00EF450B">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2172AB8F" w14:textId="77777777" w:rsidR="00EF450B" w:rsidRDefault="00EF450B" w:rsidP="00EF450B">
      <w:pPr>
        <w:pStyle w:val="Bibliography"/>
      </w:pPr>
      <w:r>
        <w:t xml:space="preserve">Provencio I, Rodriguez IR, Jiang G, Hayes WP, Moreira EF, Rollag MD. 2000. A Novel Human Opsin in the Inner Retina. </w:t>
      </w:r>
      <w:r>
        <w:rPr>
          <w:i/>
          <w:iCs/>
        </w:rPr>
        <w:t>J. Neurosci.</w:t>
      </w:r>
      <w:r>
        <w:t xml:space="preserve"> 20:600–605.</w:t>
      </w:r>
    </w:p>
    <w:p w14:paraId="472C4F1C" w14:textId="77777777" w:rsidR="00EF450B" w:rsidRDefault="00EF450B" w:rsidP="00EF450B">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09E3CDED" w14:textId="77777777" w:rsidR="00EF450B" w:rsidRDefault="00EF450B" w:rsidP="00EF450B">
      <w:pPr>
        <w:pStyle w:val="Bibliography"/>
      </w:pPr>
      <w:r>
        <w:t xml:space="preserve">Rebecchi MJ, Pentyala SN. 2000. Structure, Function, and Control of Phosphoinositide-Specific Phospholipase C. </w:t>
      </w:r>
      <w:r>
        <w:rPr>
          <w:i/>
          <w:iCs/>
        </w:rPr>
        <w:t>Physiol. Rev.</w:t>
      </w:r>
      <w:r>
        <w:t xml:space="preserve"> 80:1291–1335.</w:t>
      </w:r>
    </w:p>
    <w:p w14:paraId="035FAE08" w14:textId="77777777" w:rsidR="00EF450B" w:rsidRDefault="00EF450B" w:rsidP="00EF450B">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08A40D7A" w14:textId="77777777" w:rsidR="00EF450B" w:rsidRDefault="00EF450B" w:rsidP="00EF450B">
      <w:pPr>
        <w:pStyle w:val="Bibliography"/>
      </w:pPr>
      <w:r>
        <w:t xml:space="preserve">Rollag MD, Berson DM, Provencio I. 2003. Melanopsin, Ganglion-Cell Photoreceptors, and Mammalian Photoentrainment. </w:t>
      </w:r>
      <w:r>
        <w:rPr>
          <w:i/>
          <w:iCs/>
        </w:rPr>
        <w:t>J. Biol. Rhythms</w:t>
      </w:r>
      <w:r>
        <w:t xml:space="preserve"> 18:227–234.</w:t>
      </w:r>
    </w:p>
    <w:p w14:paraId="18A5A703" w14:textId="77777777" w:rsidR="00EF450B" w:rsidRDefault="00EF450B" w:rsidP="00EF450B">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2604DF94" w14:textId="77777777" w:rsidR="00EF450B" w:rsidRDefault="00EF450B" w:rsidP="00EF450B">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2402012A" w14:textId="77777777" w:rsidR="00EF450B" w:rsidRDefault="00EF450B" w:rsidP="00EF450B">
      <w:pPr>
        <w:pStyle w:val="Bibliography"/>
      </w:pPr>
      <w:r>
        <w:t xml:space="preserve">Schultz DT, Haddock SHD, Bredeson JV, Green RE, Simakov O, Rokhsar DS. 2023. Ancient gene linkages support ctenophores as sister to other animals. </w:t>
      </w:r>
      <w:r>
        <w:rPr>
          <w:i/>
          <w:iCs/>
        </w:rPr>
        <w:t>Nature</w:t>
      </w:r>
      <w:r>
        <w:t>:1–8.</w:t>
      </w:r>
    </w:p>
    <w:p w14:paraId="7BF37E46" w14:textId="77777777" w:rsidR="00EF450B" w:rsidRDefault="00EF450B" w:rsidP="00EF450B">
      <w:pPr>
        <w:pStyle w:val="Bibliography"/>
      </w:pPr>
      <w:r>
        <w:t xml:space="preserve">Schwarz G. 1978. Estimating the Dimension of a Model. </w:t>
      </w:r>
      <w:r>
        <w:rPr>
          <w:i/>
          <w:iCs/>
        </w:rPr>
        <w:t>Ann. Stat.</w:t>
      </w:r>
      <w:r>
        <w:t xml:space="preserve"> 6:461–464.</w:t>
      </w:r>
    </w:p>
    <w:p w14:paraId="47403159" w14:textId="77777777" w:rsidR="00EF450B" w:rsidRDefault="00EF450B" w:rsidP="00EF450B">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04B20F28" w14:textId="77777777" w:rsidR="00EF450B" w:rsidRDefault="00EF450B" w:rsidP="00EF450B">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DFC339E" w14:textId="77777777" w:rsidR="00EF450B" w:rsidRDefault="00EF450B" w:rsidP="00EF450B">
      <w:pPr>
        <w:pStyle w:val="Bibliography"/>
      </w:pPr>
      <w:r>
        <w:lastRenderedPageBreak/>
        <w:t xml:space="preserve">Shannon P, Markiel A, Ozier O, Baliga NS, Wang JT, Ramage D, Amin N, Schwikowski B, Ideker T. 2003. Cytoscape: A Software Environment for Integrated Models of Biomolecular Interaction Networks. </w:t>
      </w:r>
      <w:r>
        <w:rPr>
          <w:i/>
          <w:iCs/>
        </w:rPr>
        <w:t>Genome Res.</w:t>
      </w:r>
      <w:r>
        <w:t xml:space="preserve"> 13:2498–2504.</w:t>
      </w:r>
    </w:p>
    <w:p w14:paraId="0F55162F" w14:textId="77777777" w:rsidR="00EF450B" w:rsidRDefault="00EF450B" w:rsidP="00EF450B">
      <w:pPr>
        <w:pStyle w:val="Bibliography"/>
      </w:pPr>
      <w:r>
        <w:t xml:space="preserve">Sharma S, Wang W, Stolfi A. 2019. Single-cell transcriptome profiling of the Ciona larval brain. </w:t>
      </w:r>
      <w:r>
        <w:rPr>
          <w:i/>
          <w:iCs/>
        </w:rPr>
        <w:t>Dev. Biol.</w:t>
      </w:r>
      <w:r>
        <w:t xml:space="preserve"> 448:226–236.</w:t>
      </w:r>
    </w:p>
    <w:p w14:paraId="4E40BE1F" w14:textId="77777777" w:rsidR="00EF450B" w:rsidRDefault="00EF450B" w:rsidP="00EF450B">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24CA9C2E" w14:textId="77777777" w:rsidR="00EF450B" w:rsidRDefault="00EF450B" w:rsidP="00EF450B">
      <w:pPr>
        <w:pStyle w:val="Bibliography"/>
      </w:pPr>
      <w:r>
        <w:t xml:space="preserve">Shichida Y, Matsuyama T. 2009. Evolution of opsins and phototransduction. </w:t>
      </w:r>
      <w:r>
        <w:rPr>
          <w:i/>
          <w:iCs/>
        </w:rPr>
        <w:t>Philos. Trans. R. Soc. B Biol. Sci.</w:t>
      </w:r>
      <w:r>
        <w:t xml:space="preserve"> 364:2881–2895.</w:t>
      </w:r>
    </w:p>
    <w:p w14:paraId="0BD6604A" w14:textId="77777777" w:rsidR="00EF450B" w:rsidRDefault="00EF450B" w:rsidP="00EF450B">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A38A69D" w14:textId="77777777" w:rsidR="00EF450B" w:rsidRDefault="00EF450B" w:rsidP="00EF450B">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2A5CA390" w14:textId="77777777" w:rsidR="00EF450B" w:rsidRDefault="00EF450B" w:rsidP="00EF450B">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3EFB8C93" w14:textId="77777777" w:rsidR="00EF450B" w:rsidRDefault="00EF450B" w:rsidP="00EF450B">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534CC542" w14:textId="77777777" w:rsidR="00EF450B" w:rsidRDefault="00EF450B" w:rsidP="00EF450B">
      <w:pPr>
        <w:pStyle w:val="Bibliography"/>
      </w:pPr>
      <w:r>
        <w:t xml:space="preserve">Tamm SL. 2016. Novel Structures Associated with Presumed Photoreceptors in the Aboral Sense Organ of Ctenophores. </w:t>
      </w:r>
      <w:r>
        <w:rPr>
          <w:i/>
          <w:iCs/>
        </w:rPr>
        <w:t>Biol. Bull.</w:t>
      </w:r>
      <w:r>
        <w:t xml:space="preserve"> 231:97–102.</w:t>
      </w:r>
    </w:p>
    <w:p w14:paraId="4338575C" w14:textId="77777777" w:rsidR="00EF450B" w:rsidRDefault="00EF450B" w:rsidP="00EF450B">
      <w:pPr>
        <w:pStyle w:val="Bibliography"/>
      </w:pPr>
      <w:r>
        <w:t xml:space="preserve">Terakita A. 2005. The opsins. </w:t>
      </w:r>
      <w:r>
        <w:rPr>
          <w:i/>
          <w:iCs/>
        </w:rPr>
        <w:t>Genome Biol.</w:t>
      </w:r>
      <w:r>
        <w:t xml:space="preserve"> 6:213.</w:t>
      </w:r>
    </w:p>
    <w:p w14:paraId="637C2ADA" w14:textId="77777777" w:rsidR="00EF450B" w:rsidRDefault="00EF450B" w:rsidP="00EF450B">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2D84E382" w14:textId="77777777" w:rsidR="00EF450B" w:rsidRDefault="00EF450B" w:rsidP="00EF450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5E18C4CC" w14:textId="77777777" w:rsidR="00EF450B" w:rsidRDefault="00EF450B" w:rsidP="00EF450B">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742A664" w14:textId="77777777" w:rsidR="00EF450B" w:rsidRDefault="00EF450B" w:rsidP="00EF450B">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52F633D4" w14:textId="77777777" w:rsidR="00EF450B" w:rsidRDefault="00EF450B" w:rsidP="00EF450B">
      <w:pPr>
        <w:pStyle w:val="Bibliography"/>
      </w:pPr>
      <w:r>
        <w:lastRenderedPageBreak/>
        <w:t>Vöcking O, Macias-Muñoz A, Jaeger S, Oakley TH. 2022. Deep Diversity: Extensive Variation in the Components of Complex Visual Systems across Animals. Available from: https://www.preprints.org/manuscript/202209.0432/v1</w:t>
      </w:r>
    </w:p>
    <w:p w14:paraId="4A2F1C43" w14:textId="77777777" w:rsidR="00EF450B" w:rsidRDefault="00EF450B" w:rsidP="00EF450B">
      <w:pPr>
        <w:pStyle w:val="Bibliography"/>
      </w:pPr>
      <w:r>
        <w:t xml:space="preserve">Vopalensky P, Kozmik Z. 2009. Eye evolution: common use and independent recruitment of genetic components. </w:t>
      </w:r>
      <w:r>
        <w:rPr>
          <w:i/>
          <w:iCs/>
        </w:rPr>
        <w:t>Philos. Trans. R. Soc. B Biol. Sci.</w:t>
      </w:r>
      <w:r>
        <w:t xml:space="preserve"> 364:2819–2832.</w:t>
      </w:r>
    </w:p>
    <w:p w14:paraId="0C5C24CA" w14:textId="77777777" w:rsidR="00EF450B" w:rsidRDefault="00EF450B" w:rsidP="00EF450B">
      <w:pPr>
        <w:pStyle w:val="Bibliography"/>
      </w:pPr>
      <w:r>
        <w:t xml:space="preserve">Wang T, Montell C. 2007. Phototransduction and retinal degeneration in Drosophila. </w:t>
      </w:r>
      <w:r>
        <w:rPr>
          <w:i/>
          <w:iCs/>
        </w:rPr>
        <w:t>Pflüg. Arch. - Eur. J. Physiol.</w:t>
      </w:r>
      <w:r>
        <w:t xml:space="preserve"> 454:821–847.</w:t>
      </w:r>
    </w:p>
    <w:p w14:paraId="45FC02D1" w14:textId="77777777" w:rsidR="00EF450B" w:rsidRDefault="00EF450B" w:rsidP="00EF450B">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004F6EC" w14:textId="77777777" w:rsidR="00EF450B" w:rsidRDefault="00EF450B" w:rsidP="00EF450B">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0981A443" w14:textId="77777777" w:rsidR="00EF450B" w:rsidRDefault="00EF450B" w:rsidP="00EF450B">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4D8760CD" w14:textId="77777777" w:rsidR="00EF450B" w:rsidRDefault="00EF450B" w:rsidP="00EF450B">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5D9976BB" w14:textId="77777777" w:rsidR="00EF450B" w:rsidRDefault="00EF450B" w:rsidP="00EF450B">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636CD11A" w14:textId="77777777" w:rsidR="00EF450B" w:rsidRDefault="00EF450B" w:rsidP="00EF450B">
      <w:pPr>
        <w:pStyle w:val="Bibliography"/>
      </w:pPr>
      <w:r>
        <w:t xml:space="preserve">Yau K-W, Hardie RC. 2009. Phototransduction Motifs and Variations. </w:t>
      </w:r>
      <w:r>
        <w:rPr>
          <w:i/>
          <w:iCs/>
        </w:rPr>
        <w:t>Cell</w:t>
      </w:r>
      <w:r>
        <w:t xml:space="preserve"> 139:246–264.</w:t>
      </w:r>
    </w:p>
    <w:p w14:paraId="609EC53C" w14:textId="77777777" w:rsidR="00EF450B" w:rsidRDefault="00EF450B" w:rsidP="00EF450B">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664EF48C"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B7443" w14:textId="77777777" w:rsidR="00A34FFB" w:rsidRDefault="00A34FFB">
      <w:pPr>
        <w:spacing w:line="240" w:lineRule="auto"/>
      </w:pPr>
      <w:r>
        <w:separator/>
      </w:r>
    </w:p>
  </w:endnote>
  <w:endnote w:type="continuationSeparator" w:id="0">
    <w:p w14:paraId="6734AABD" w14:textId="77777777" w:rsidR="00A34FFB" w:rsidRDefault="00A34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299A0" w14:textId="77777777" w:rsidR="00A34FFB" w:rsidRDefault="00A34FFB">
      <w:pPr>
        <w:spacing w:line="240" w:lineRule="auto"/>
      </w:pPr>
      <w:r>
        <w:separator/>
      </w:r>
    </w:p>
  </w:footnote>
  <w:footnote w:type="continuationSeparator" w:id="0">
    <w:p w14:paraId="6C3ACE07" w14:textId="77777777" w:rsidR="00A34FFB" w:rsidRDefault="00A34FFB">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175E"/>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46"/>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37C"/>
    <w:rsid w:val="005B4C4C"/>
    <w:rsid w:val="005C09D3"/>
    <w:rsid w:val="005C1BBB"/>
    <w:rsid w:val="005C695C"/>
    <w:rsid w:val="005D2AE5"/>
    <w:rsid w:val="005D42DC"/>
    <w:rsid w:val="005D435C"/>
    <w:rsid w:val="005D5541"/>
    <w:rsid w:val="005D55B3"/>
    <w:rsid w:val="005D743F"/>
    <w:rsid w:val="005E1DFA"/>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2090"/>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B20B8"/>
    <w:rsid w:val="006C4695"/>
    <w:rsid w:val="006C7028"/>
    <w:rsid w:val="006D3993"/>
    <w:rsid w:val="006D4898"/>
    <w:rsid w:val="006D7E92"/>
    <w:rsid w:val="006E1E37"/>
    <w:rsid w:val="006E2601"/>
    <w:rsid w:val="006E3C67"/>
    <w:rsid w:val="006E594B"/>
    <w:rsid w:val="006E692F"/>
    <w:rsid w:val="006E6C88"/>
    <w:rsid w:val="006E7E3A"/>
    <w:rsid w:val="006F1B00"/>
    <w:rsid w:val="006F2148"/>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994"/>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47D53"/>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67D21"/>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4FFB"/>
    <w:rsid w:val="00A355DD"/>
    <w:rsid w:val="00A35DC8"/>
    <w:rsid w:val="00A36B8A"/>
    <w:rsid w:val="00A378D2"/>
    <w:rsid w:val="00A40EC1"/>
    <w:rsid w:val="00A40F32"/>
    <w:rsid w:val="00A50681"/>
    <w:rsid w:val="00A52898"/>
    <w:rsid w:val="00A53326"/>
    <w:rsid w:val="00A56107"/>
    <w:rsid w:val="00A56A50"/>
    <w:rsid w:val="00A56CE5"/>
    <w:rsid w:val="00A57542"/>
    <w:rsid w:val="00A608A7"/>
    <w:rsid w:val="00A60DF8"/>
    <w:rsid w:val="00A62302"/>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2F17"/>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2D70"/>
    <w:rsid w:val="00AD3DE6"/>
    <w:rsid w:val="00AD462B"/>
    <w:rsid w:val="00AE6AE1"/>
    <w:rsid w:val="00AE7D9C"/>
    <w:rsid w:val="00AF4E5E"/>
    <w:rsid w:val="00AF53C3"/>
    <w:rsid w:val="00AF7372"/>
    <w:rsid w:val="00AF78FE"/>
    <w:rsid w:val="00AF7AE6"/>
    <w:rsid w:val="00B018A3"/>
    <w:rsid w:val="00B01CA6"/>
    <w:rsid w:val="00B020BA"/>
    <w:rsid w:val="00B12E6B"/>
    <w:rsid w:val="00B15E37"/>
    <w:rsid w:val="00B20365"/>
    <w:rsid w:val="00B203BA"/>
    <w:rsid w:val="00B20A5F"/>
    <w:rsid w:val="00B26F95"/>
    <w:rsid w:val="00B30284"/>
    <w:rsid w:val="00B329CA"/>
    <w:rsid w:val="00B34C57"/>
    <w:rsid w:val="00B45629"/>
    <w:rsid w:val="00B4605A"/>
    <w:rsid w:val="00B536BB"/>
    <w:rsid w:val="00B55E61"/>
    <w:rsid w:val="00B57A45"/>
    <w:rsid w:val="00B61163"/>
    <w:rsid w:val="00B61511"/>
    <w:rsid w:val="00B625E7"/>
    <w:rsid w:val="00B62991"/>
    <w:rsid w:val="00B64FC3"/>
    <w:rsid w:val="00B664E0"/>
    <w:rsid w:val="00B664E9"/>
    <w:rsid w:val="00B6776A"/>
    <w:rsid w:val="00B70B7E"/>
    <w:rsid w:val="00B7213C"/>
    <w:rsid w:val="00B72F83"/>
    <w:rsid w:val="00B741DB"/>
    <w:rsid w:val="00B74EC1"/>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6D16"/>
    <w:rsid w:val="00BE7D6D"/>
    <w:rsid w:val="00BF10EF"/>
    <w:rsid w:val="00BF2A7D"/>
    <w:rsid w:val="00BF3CDD"/>
    <w:rsid w:val="00BF585D"/>
    <w:rsid w:val="00BF65FF"/>
    <w:rsid w:val="00C02108"/>
    <w:rsid w:val="00C0244D"/>
    <w:rsid w:val="00C05A72"/>
    <w:rsid w:val="00C0772F"/>
    <w:rsid w:val="00C13B89"/>
    <w:rsid w:val="00C14740"/>
    <w:rsid w:val="00C14C35"/>
    <w:rsid w:val="00C15F94"/>
    <w:rsid w:val="00C21FDD"/>
    <w:rsid w:val="00C22AD3"/>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5085"/>
    <w:rsid w:val="00CE70E7"/>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9ED"/>
    <w:rsid w:val="00D47AC4"/>
    <w:rsid w:val="00D51D0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2C68"/>
    <w:rsid w:val="00DD335D"/>
    <w:rsid w:val="00DD69E2"/>
    <w:rsid w:val="00DE26B2"/>
    <w:rsid w:val="00DE2CC0"/>
    <w:rsid w:val="00DE55FB"/>
    <w:rsid w:val="00DE5C61"/>
    <w:rsid w:val="00DE70B6"/>
    <w:rsid w:val="00DE7802"/>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450B"/>
    <w:rsid w:val="00EF623B"/>
    <w:rsid w:val="00EF6FC3"/>
    <w:rsid w:val="00F023BA"/>
    <w:rsid w:val="00F03158"/>
    <w:rsid w:val="00F0569A"/>
    <w:rsid w:val="00F058F1"/>
    <w:rsid w:val="00F077F3"/>
    <w:rsid w:val="00F10F37"/>
    <w:rsid w:val="00F116D3"/>
    <w:rsid w:val="00F11FC3"/>
    <w:rsid w:val="00F1529E"/>
    <w:rsid w:val="00F16806"/>
    <w:rsid w:val="00F20FC7"/>
    <w:rsid w:val="00F2129D"/>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5F00"/>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9</TotalTime>
  <Pages>50</Pages>
  <Words>65046</Words>
  <Characters>370766</Characters>
  <Application>Microsoft Office Word</Application>
  <DocSecurity>0</DocSecurity>
  <Lines>3089</Lines>
  <Paragraphs>86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3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208</cp:revision>
  <dcterms:created xsi:type="dcterms:W3CDTF">2023-05-30T09:32:00Z</dcterms:created>
  <dcterms:modified xsi:type="dcterms:W3CDTF">2023-08-19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4unurlLd","zoteroVersion":"6.0.26","dataVersion":4}</vt:lpwstr>
  </property>
</Properties>
</file>